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CB0EF10" w14:textId="77777777" w:rsidR="00A60D96" w:rsidRPr="004659AD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>
        <w:rPr>
          <w:rFonts w:ascii="Arial" w:hAnsi="Arial" w:cs="Arial"/>
        </w:rPr>
        <w:t>{</w:t>
      </w:r>
      <w:proofErr w:type="spellStart"/>
      <w:r>
        <w:rPr>
          <w:rFonts w:ascii="Arial" w:hAnsi="Arial" w:cs="Arial"/>
        </w:rPr>
        <w:t>SenderName</w:t>
      </w:r>
      <w:proofErr w:type="spellEnd"/>
      <w:r>
        <w:rPr>
          <w:rFonts w:ascii="Arial" w:hAnsi="Arial" w:cs="Arial"/>
        </w:rPr>
        <w:t>}</w:t>
      </w:r>
    </w:p>
    <w:p w14:paraId="2AD041EF" w14:textId="77777777" w:rsidR="00A60D96" w:rsidRPr="004659AD" w:rsidRDefault="00A60D96" w:rsidP="00644979">
      <w:pPr>
        <w:rPr>
          <w:rFonts w:ascii="Arial" w:hAnsi="Arial" w:cs="Arial"/>
        </w:rPr>
      </w:pPr>
      <w:r>
        <w:rPr>
          <w:rFonts w:ascii="Arial" w:hAnsi="Arial" w:cs="Arial"/>
        </w:rPr>
        <w:t>{</w:t>
      </w:r>
      <w:proofErr w:type="spellStart"/>
      <w:r>
        <w:rPr>
          <w:rFonts w:ascii="Arial" w:hAnsi="Arial" w:cs="Arial"/>
        </w:rPr>
        <w:t>SenderStreet</w:t>
      </w:r>
      <w:proofErr w:type="spellEnd"/>
      <w:r>
        <w:rPr>
          <w:rFonts w:ascii="Arial" w:hAnsi="Arial" w:cs="Arial"/>
        </w:rPr>
        <w:t>}</w:t>
      </w:r>
    </w:p>
    <w:p w14:paraId="127E30E3" w14:textId="77777777" w:rsidR="00A60D96" w:rsidRPr="00CF0FB3" w:rsidRDefault="00A60D96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</w:t>
      </w:r>
      <w:proofErr w:type="spellStart"/>
      <w:r w:rsidRPr="00CF0FB3">
        <w:rPr>
          <w:rFonts w:ascii="Arial" w:hAnsi="Arial" w:cs="Arial"/>
          <w:bCs/>
        </w:rPr>
        <w:t>SenderCity</w:t>
      </w:r>
      <w:proofErr w:type="spellEnd"/>
      <w:r w:rsidRPr="00CF0FB3">
        <w:rPr>
          <w:rFonts w:ascii="Arial" w:hAnsi="Arial" w:cs="Arial"/>
          <w:bCs/>
        </w:rPr>
        <w:t>}</w:t>
      </w:r>
    </w:p>
    <w:p w14:paraId="0E263DC0" w14:textId="77777777" w:rsidR="00A60D96" w:rsidRDefault="00A60D96" w:rsidP="00644979">
      <w:pPr>
        <w:rPr>
          <w:rFonts w:ascii="Arial" w:hAnsi="Arial" w:cs="Arial"/>
        </w:rPr>
      </w:pPr>
    </w:p>
    <w:p w14:paraId="6C1B9496" w14:textId="77777777" w:rsidR="00A60D96" w:rsidRPr="007E1298" w:rsidRDefault="00A60D96" w:rsidP="00644979">
      <w:pPr>
        <w:rPr>
          <w:rFonts w:ascii="Arial" w:hAnsi="Arial" w:cs="Arial"/>
          <w:b/>
          <w:bCs/>
        </w:rPr>
      </w:pPr>
    </w:p>
    <w:p w14:paraId="79203447" w14:textId="77777777" w:rsidR="00A60D96" w:rsidRDefault="00A60D96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382764F" w14:textId="77777777" w:rsidR="00A60D96" w:rsidRDefault="00A60D96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1F01B1E8" w14:textId="77777777" w:rsidR="00A60D96" w:rsidRDefault="00A60D96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1F12D8C4" w14:textId="77777777" w:rsidR="00A60D96" w:rsidRPr="003136E9" w:rsidRDefault="00A60D96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A60D96" w:rsidRPr="0076291A" w14:paraId="1ED19E9B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12959F" w14:textId="77777777" w:rsidR="00A60D96" w:rsidRPr="0076291A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02B401" w14:textId="77777777" w:rsidR="00A60D96" w:rsidRPr="0076291A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C04987" w14:textId="77777777" w:rsidR="00A60D96" w:rsidRPr="0076291A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F923CE" w14:paraId="23F4486F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BE5CA0" w14:textId="77777777" w:rsidR="00A60D96" w:rsidRPr="00F923CE" w:rsidRDefault="00A60D96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</w:t>
            </w:r>
            <w:proofErr w:type="spellStart"/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LaboratoryNumber</w:t>
            </w:r>
            <w:proofErr w:type="spellEnd"/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A60D96" w:rsidRPr="00F923CE" w14:paraId="4FDDB8CA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B89C9" w14:textId="77777777" w:rsidR="00A60D96" w:rsidRPr="00F923CE" w:rsidRDefault="00A60D96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31DE74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2FDA7D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F923CE" w14:paraId="184C5BBC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06ECE3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BA693B" w14:textId="209645DB" w:rsidR="00A60D96" w:rsidRPr="0051595E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A60D96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63A8B7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F923CE" w14:paraId="6FD9D4B1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67FA50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FA9FAF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>
              <w:rPr>
                <w:rFonts w:ascii="Arial" w:hAnsi="Arial" w:cs="Arial"/>
                <w:color w:val="000000"/>
                <w:sz w:val="16"/>
                <w:szCs w:val="16"/>
              </w:rPr>
              <w:t>SamplingLocation</w:t>
            </w:r>
            <w:proofErr w:type="spellEnd"/>
            <w:r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CE780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F923CE" w14:paraId="37DA4DB3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C1772D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5A9FA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SamplingDate</w:t>
            </w:r>
            <w:proofErr w:type="spellEnd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56B13D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F923CE" w14:paraId="5C56D2FB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E38C04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7F53F0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ReceivingDate</w:t>
            </w:r>
            <w:proofErr w:type="spellEnd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C3F9E6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F923CE" w14:paraId="3DAC402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E8CCA4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FF60CE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31A5A3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F923CE" w14:paraId="69168FFA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25B4CB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959210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PatientBirthDate</w:t>
            </w:r>
            <w:proofErr w:type="spellEnd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119C5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F923CE" w14:paraId="7CB4C76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9E5BDD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36F24B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</w:t>
            </w:r>
            <w:proofErr w:type="spellStart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SenderLaboratoryNumber</w:t>
            </w:r>
            <w:proofErr w:type="spellEnd"/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FA0C3F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F923CE" w14:paraId="7EA6C9AC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5246EE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77FF2F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85AF67" w14:textId="77777777" w:rsidR="00A60D96" w:rsidRPr="00F923CE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D30BF0" w14:paraId="1C012659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3C1B8" w14:textId="77777777" w:rsidR="00A60D96" w:rsidRPr="00D30BF0" w:rsidRDefault="00A60D96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BA1F6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D30BF0" w14:paraId="48359DB5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8DED9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A25B8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5B31F" w14:textId="77777777" w:rsidR="00A60D96" w:rsidRPr="00D30BF0" w:rsidRDefault="00A60D96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A60D96" w:rsidRPr="00D30BF0" w14:paraId="7CF4BF9B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4BEFF375" w14:textId="77777777" w:rsidR="00A60D96" w:rsidRPr="00D30BF0" w:rsidRDefault="00A60D96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F5BAD04" w14:textId="77777777" w:rsidR="00A60D96" w:rsidRPr="00D30BF0" w:rsidRDefault="00A60D96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09404F" w14:textId="77777777" w:rsidR="00A60D96" w:rsidRPr="00D30BF0" w:rsidRDefault="00A60D96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</w:t>
            </w:r>
            <w:proofErr w:type="spellStart"/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EvaluationString</w:t>
            </w:r>
            <w:proofErr w:type="spellEnd"/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}</w:t>
            </w:r>
          </w:p>
        </w:tc>
      </w:tr>
      <w:tr w:rsidR="00A60D96" w:rsidRPr="00D30BF0" w14:paraId="7D55434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5467A441" w14:textId="77777777" w:rsidR="00A60D96" w:rsidRPr="00D30BF0" w:rsidRDefault="00A60D96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71530B3" w14:textId="77777777" w:rsidR="00A60D96" w:rsidRPr="00D30BF0" w:rsidRDefault="00A60D96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A09C2" w14:textId="77777777" w:rsidR="00A60D96" w:rsidRPr="00D30BF0" w:rsidRDefault="00A60D96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AgglutinationString</w:t>
            </w:r>
            <w:proofErr w:type="spellEnd"/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</w:tr>
      <w:tr w:rsidR="00A60D96" w:rsidRPr="00D30BF0" w14:paraId="7EC6E87F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4B03A322" w14:textId="77777777" w:rsidR="00A60D96" w:rsidRPr="00D30BF0" w:rsidRDefault="00A60D96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A60D96" w14:paraId="4CB5CB7B" w14:textId="77777777" w:rsidTr="001421A2">
              <w:tc>
                <w:tcPr>
                  <w:tcW w:w="1914" w:type="dxa"/>
                  <w:shd w:val="clear" w:color="auto" w:fill="auto"/>
                </w:tcPr>
                <w:p w14:paraId="6596382D" w14:textId="77777777" w:rsidR="00A60D96" w:rsidRPr="00665A18" w:rsidRDefault="00A60D96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4EF5F49B" w14:textId="77777777" w:rsidR="00A60D96" w:rsidRPr="00665A18" w:rsidRDefault="00A60D96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proofErr w:type="spellStart"/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proofErr w:type="spellEnd"/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754BFA1C" w14:textId="77777777" w:rsidR="00A60D96" w:rsidRPr="00D30BF0" w:rsidRDefault="00A60D96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FD258BB" w14:textId="77777777" w:rsidR="00A60D96" w:rsidRDefault="00A60D96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33A2DCDE" w14:textId="77777777" w:rsidR="00A60D96" w:rsidRPr="0001760C" w:rsidRDefault="00A60D96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</w:t>
      </w:r>
      <w:proofErr w:type="spellStart"/>
      <w:r>
        <w:rPr>
          <w:rFonts w:ascii="Arial" w:hAnsi="Arial" w:cs="Arial"/>
          <w:bCs/>
          <w:color w:val="000000"/>
        </w:rPr>
        <w:t>InterpretationDisclaimer</w:t>
      </w:r>
      <w:proofErr w:type="spellEnd"/>
      <w:r>
        <w:rPr>
          <w:rFonts w:ascii="Arial" w:hAnsi="Arial" w:cs="Arial"/>
          <w:bCs/>
          <w:color w:val="000000"/>
        </w:rPr>
        <w:t>}</w:t>
      </w:r>
    </w:p>
    <w:p w14:paraId="0A000FD0" w14:textId="77777777" w:rsidR="00A60D96" w:rsidRPr="0001760C" w:rsidRDefault="00A60D96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3F6B45E6" w14:textId="77777777" w:rsidR="00A60D96" w:rsidRPr="0001760C" w:rsidRDefault="00A60D96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1657042" w14:textId="77777777" w:rsidR="00A60D96" w:rsidRPr="00644979" w:rsidRDefault="00A60D96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  <w:bookmarkStart w:id="1" w:name="_GoBack"/>
      <w:bookmarkEnd w:id="1"/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Laktamase</w:t>
            </w:r>
            <w:proofErr w:type="spellEnd"/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Etest</w:t>
            </w:r>
            <w:proofErr w:type="spellEnd"/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sult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MicBreakpointSusceptible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MicBreakpointResistent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proofErr w:type="spellStart"/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ETests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 xml:space="preserve">Aufgrund Ihrer Angaben wurde die Empfindlichkeit von </w:t>
      </w:r>
      <w:proofErr w:type="spellStart"/>
      <w:r w:rsidRPr="00376955">
        <w:rPr>
          <w:rFonts w:ascii="Arial" w:hAnsi="Arial" w:cs="Arial"/>
          <w:bCs/>
          <w:color w:val="000000"/>
        </w:rPr>
        <w:t>Fluorchinolone</w:t>
      </w:r>
      <w:r>
        <w:rPr>
          <w:rFonts w:ascii="Arial" w:hAnsi="Arial" w:cs="Arial"/>
          <w:bCs/>
          <w:color w:val="000000"/>
        </w:rPr>
        <w:t>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Resistenz gegen </w:t>
      </w:r>
      <w:proofErr w:type="spellStart"/>
      <w:r>
        <w:rPr>
          <w:rFonts w:ascii="Arial" w:hAnsi="Arial" w:cs="Arial"/>
          <w:bCs/>
          <w:color w:val="000000"/>
        </w:rPr>
        <w:t>Cipro</w:t>
      </w:r>
      <w:proofErr w:type="spellEnd"/>
      <w:r>
        <w:rPr>
          <w:rFonts w:ascii="Arial" w:hAnsi="Arial" w:cs="Arial"/>
          <w:bCs/>
          <w:color w:val="000000"/>
        </w:rPr>
        <w:t xml:space="preserve">-, </w:t>
      </w:r>
      <w:proofErr w:type="spellStart"/>
      <w:r>
        <w:rPr>
          <w:rFonts w:ascii="Arial" w:hAnsi="Arial" w:cs="Arial"/>
          <w:bCs/>
          <w:color w:val="000000"/>
        </w:rPr>
        <w:t>Levo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>
        <w:rPr>
          <w:rFonts w:ascii="Arial" w:hAnsi="Arial" w:cs="Arial"/>
          <w:bCs/>
          <w:color w:val="000000"/>
        </w:rPr>
        <w:t>Moxifloxaci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</w:t>
      </w:r>
      <w:proofErr w:type="spellStart"/>
      <w:r>
        <w:rPr>
          <w:rFonts w:ascii="Arial" w:hAnsi="Arial" w:cs="Arial"/>
          <w:bCs/>
          <w:color w:val="000000"/>
        </w:rPr>
        <w:t>Fluorchinolone</w:t>
      </w:r>
      <w:proofErr w:type="spellEnd"/>
      <w:r>
        <w:rPr>
          <w:rFonts w:ascii="Arial" w:hAnsi="Arial" w:cs="Arial"/>
          <w:bCs/>
          <w:color w:val="000000"/>
        </w:rPr>
        <w:t xml:space="preserve">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proofErr w:type="spellStart"/>
      <w:r w:rsidRPr="002D7232">
        <w:rPr>
          <w:rFonts w:ascii="Arial" w:hAnsi="Arial" w:cs="Arial"/>
          <w:bCs/>
          <w:i/>
          <w:color w:val="000000"/>
        </w:rPr>
        <w:t>gyrA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 w:rsidRPr="002D7232">
        <w:rPr>
          <w:rFonts w:ascii="Arial" w:hAnsi="Arial" w:cs="Arial"/>
          <w:bCs/>
          <w:i/>
          <w:color w:val="000000"/>
        </w:rPr>
        <w:t>parC</w:t>
      </w:r>
      <w:proofErr w:type="spellEnd"/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Ggf. wird eine molekulare Untersuchung im Rahmen von Studien des </w:t>
      </w:r>
      <w:proofErr w:type="spellStart"/>
      <w:r>
        <w:rPr>
          <w:rFonts w:ascii="Arial" w:hAnsi="Arial" w:cs="Arial"/>
          <w:bCs/>
          <w:color w:val="000000"/>
        </w:rPr>
        <w:t>NRZMHi</w:t>
      </w:r>
      <w:proofErr w:type="spellEnd"/>
      <w:r>
        <w:rPr>
          <w:rFonts w:ascii="Arial" w:hAnsi="Arial" w:cs="Arial"/>
          <w:bCs/>
          <w:color w:val="000000"/>
        </w:rPr>
        <w:t xml:space="preserve">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proofErr w:type="spellStart"/>
      <w:r w:rsidRPr="0080037A">
        <w:rPr>
          <w:rFonts w:ascii="Arial" w:hAnsi="Arial" w:cs="Arial"/>
          <w:bCs/>
          <w:color w:val="000000"/>
          <w:szCs w:val="22"/>
          <w:lang w:val="en-US"/>
        </w:rPr>
        <w:t>Literatur</w:t>
      </w:r>
      <w:proofErr w:type="spellEnd"/>
      <w:r w:rsidRPr="0080037A">
        <w:rPr>
          <w:rFonts w:ascii="Arial" w:hAnsi="Arial" w:cs="Arial"/>
          <w:bCs/>
          <w:color w:val="000000"/>
          <w:szCs w:val="22"/>
          <w:lang w:val="en-US"/>
        </w:rPr>
        <w:t>:</w:t>
      </w:r>
    </w:p>
    <w:p w14:paraId="179B4511" w14:textId="77777777" w:rsidR="00317A92" w:rsidRPr="00317A92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317A92">
        <w:rPr>
          <w:rFonts w:ascii="Arial" w:hAnsi="Arial" w:cs="Arial"/>
          <w:sz w:val="20"/>
          <w:szCs w:val="20"/>
        </w:rPr>
        <w:t xml:space="preserve">1. </w:t>
      </w:r>
      <w:proofErr w:type="spellStart"/>
      <w:r w:rsidRPr="00317A92">
        <w:rPr>
          <w:rFonts w:ascii="Arial" w:hAnsi="Arial" w:cs="Arial"/>
          <w:sz w:val="20"/>
          <w:szCs w:val="20"/>
        </w:rPr>
        <w:t>Turnak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MR, </w:t>
      </w:r>
      <w:proofErr w:type="spellStart"/>
      <w:r w:rsidRPr="00317A92">
        <w:rPr>
          <w:rFonts w:ascii="Arial" w:hAnsi="Arial" w:cs="Arial"/>
          <w:sz w:val="20"/>
          <w:szCs w:val="20"/>
        </w:rPr>
        <w:t>Bandak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SI, </w:t>
      </w:r>
      <w:proofErr w:type="spellStart"/>
      <w:r w:rsidRPr="00317A92">
        <w:rPr>
          <w:rFonts w:ascii="Arial" w:hAnsi="Arial" w:cs="Arial"/>
          <w:sz w:val="20"/>
          <w:szCs w:val="20"/>
        </w:rPr>
        <w:t>Bouchillon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SK, Allen BS, Hoban DJ. </w:t>
      </w:r>
      <w:proofErr w:type="spellStart"/>
      <w:r w:rsidRPr="00317A92">
        <w:rPr>
          <w:rFonts w:ascii="Arial" w:hAnsi="Arial" w:cs="Arial"/>
          <w:sz w:val="20"/>
          <w:szCs w:val="20"/>
        </w:rPr>
        <w:t>Antimicrobia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susceptibilitie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of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clinica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isolate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of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Haemophilus influenzae and Moraxella </w:t>
      </w:r>
      <w:proofErr w:type="spellStart"/>
      <w:r w:rsidRPr="00317A92">
        <w:rPr>
          <w:rFonts w:ascii="Arial" w:hAnsi="Arial" w:cs="Arial"/>
          <w:sz w:val="20"/>
          <w:szCs w:val="20"/>
        </w:rPr>
        <w:t>catarrhali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collected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during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1999-2000 </w:t>
      </w:r>
      <w:proofErr w:type="spellStart"/>
      <w:r w:rsidRPr="00317A92">
        <w:rPr>
          <w:rFonts w:ascii="Arial" w:hAnsi="Arial" w:cs="Arial"/>
          <w:sz w:val="20"/>
          <w:szCs w:val="20"/>
        </w:rPr>
        <w:t>from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13 countries. </w:t>
      </w:r>
      <w:proofErr w:type="spellStart"/>
      <w:r w:rsidRPr="00317A92">
        <w:rPr>
          <w:rFonts w:ascii="Arial" w:hAnsi="Arial" w:cs="Arial"/>
          <w:sz w:val="20"/>
          <w:szCs w:val="20"/>
        </w:rPr>
        <w:t>Clin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Microbio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Infect</w:t>
      </w:r>
      <w:proofErr w:type="spellEnd"/>
      <w:r w:rsidRPr="00317A92">
        <w:rPr>
          <w:rFonts w:ascii="Arial" w:hAnsi="Arial" w:cs="Arial"/>
          <w:sz w:val="20"/>
          <w:szCs w:val="20"/>
        </w:rPr>
        <w:t>. 2001;7:671-677.</w:t>
      </w:r>
    </w:p>
    <w:p w14:paraId="3AB55838" w14:textId="77777777" w:rsidR="00317A92" w:rsidRPr="00317A92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317A92">
        <w:rPr>
          <w:rFonts w:ascii="Arial" w:hAnsi="Arial" w:cs="Arial"/>
          <w:sz w:val="20"/>
          <w:szCs w:val="20"/>
        </w:rPr>
        <w:t xml:space="preserve">2. </w:t>
      </w:r>
      <w:proofErr w:type="spellStart"/>
      <w:r w:rsidRPr="00317A92">
        <w:rPr>
          <w:rFonts w:ascii="Arial" w:hAnsi="Arial" w:cs="Arial"/>
          <w:sz w:val="20"/>
          <w:szCs w:val="20"/>
        </w:rPr>
        <w:t>Biedenbach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DJ, Jones RN. Five-</w:t>
      </w:r>
      <w:proofErr w:type="spellStart"/>
      <w:r w:rsidRPr="00317A92">
        <w:rPr>
          <w:rFonts w:ascii="Arial" w:hAnsi="Arial" w:cs="Arial"/>
          <w:sz w:val="20"/>
          <w:szCs w:val="20"/>
        </w:rPr>
        <w:t>year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analysi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of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Haemophilus influenzae </w:t>
      </w:r>
      <w:proofErr w:type="spellStart"/>
      <w:r w:rsidRPr="00317A92">
        <w:rPr>
          <w:rFonts w:ascii="Arial" w:hAnsi="Arial" w:cs="Arial"/>
          <w:sz w:val="20"/>
          <w:szCs w:val="20"/>
        </w:rPr>
        <w:t>isolate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with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reduced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susceptibility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to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fluoroquinolone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: </w:t>
      </w:r>
      <w:proofErr w:type="spellStart"/>
      <w:r w:rsidRPr="00317A92">
        <w:rPr>
          <w:rFonts w:ascii="Arial" w:hAnsi="Arial" w:cs="Arial"/>
          <w:sz w:val="20"/>
          <w:szCs w:val="20"/>
        </w:rPr>
        <w:t>prevalence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result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from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the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SENTRY </w:t>
      </w:r>
      <w:proofErr w:type="spellStart"/>
      <w:r w:rsidRPr="00317A92">
        <w:rPr>
          <w:rFonts w:ascii="Arial" w:hAnsi="Arial" w:cs="Arial"/>
          <w:sz w:val="20"/>
          <w:szCs w:val="20"/>
        </w:rPr>
        <w:t>antimicrobia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surveillance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program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317A92">
        <w:rPr>
          <w:rFonts w:ascii="Arial" w:hAnsi="Arial" w:cs="Arial"/>
          <w:sz w:val="20"/>
          <w:szCs w:val="20"/>
        </w:rPr>
        <w:t>Diagn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Microbio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Infect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Dis. 2003;46:55-61.</w:t>
      </w:r>
    </w:p>
    <w:p w14:paraId="5A063B47" w14:textId="77777777" w:rsidR="00317A92" w:rsidRPr="00317A92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317A92">
        <w:rPr>
          <w:rFonts w:ascii="Arial" w:hAnsi="Arial" w:cs="Arial"/>
          <w:sz w:val="20"/>
          <w:szCs w:val="20"/>
        </w:rPr>
        <w:t xml:space="preserve">3. Georgiou M, Munoz R, Roman F, </w:t>
      </w:r>
      <w:proofErr w:type="spellStart"/>
      <w:r w:rsidRPr="00317A92">
        <w:rPr>
          <w:rFonts w:ascii="Arial" w:hAnsi="Arial" w:cs="Arial"/>
          <w:sz w:val="20"/>
          <w:szCs w:val="20"/>
        </w:rPr>
        <w:t>Canton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R, Gomez-Lus R, Campos J, et al. Ciprofloxacin-</w:t>
      </w:r>
      <w:proofErr w:type="spellStart"/>
      <w:r w:rsidRPr="00317A92">
        <w:rPr>
          <w:rFonts w:ascii="Arial" w:hAnsi="Arial" w:cs="Arial"/>
          <w:sz w:val="20"/>
          <w:szCs w:val="20"/>
        </w:rPr>
        <w:t>resistant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Haemophilus influenzae </w:t>
      </w:r>
      <w:proofErr w:type="spellStart"/>
      <w:r w:rsidRPr="00317A92">
        <w:rPr>
          <w:rFonts w:ascii="Arial" w:hAnsi="Arial" w:cs="Arial"/>
          <w:sz w:val="20"/>
          <w:szCs w:val="20"/>
        </w:rPr>
        <w:t>strain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posses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mutation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317A92">
        <w:rPr>
          <w:rFonts w:ascii="Arial" w:hAnsi="Arial" w:cs="Arial"/>
          <w:sz w:val="20"/>
          <w:szCs w:val="20"/>
        </w:rPr>
        <w:t>analogou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position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of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GyrA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317A92">
        <w:rPr>
          <w:rFonts w:ascii="Arial" w:hAnsi="Arial" w:cs="Arial"/>
          <w:sz w:val="20"/>
          <w:szCs w:val="20"/>
        </w:rPr>
        <w:t>ParC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317A92">
        <w:rPr>
          <w:rFonts w:ascii="Arial" w:hAnsi="Arial" w:cs="Arial"/>
          <w:sz w:val="20"/>
          <w:szCs w:val="20"/>
        </w:rPr>
        <w:t>Antimicrob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Agent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Chemother</w:t>
      </w:r>
      <w:proofErr w:type="spellEnd"/>
      <w:r w:rsidRPr="00317A92">
        <w:rPr>
          <w:rFonts w:ascii="Arial" w:hAnsi="Arial" w:cs="Arial"/>
          <w:sz w:val="20"/>
          <w:szCs w:val="20"/>
        </w:rPr>
        <w:t>. 1996;40:1741-1744.</w:t>
      </w:r>
    </w:p>
    <w:p w14:paraId="747DD726" w14:textId="1872D4A9" w:rsidR="008E63A1" w:rsidRPr="008E63A1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1AB3C01F" w14:textId="77777777" w:rsidR="00A772A2" w:rsidRDefault="000F488D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</w:rPr>
        <w:t>Mit freundlichen Grüßen</w:t>
      </w:r>
    </w:p>
    <w:p w14:paraId="7CDE2DB7" w14:textId="77777777" w:rsidR="002D7741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728CB81E" w14:textId="77777777" w:rsidR="002D7741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1B8053CE" w14:textId="77777777" w:rsidR="002D7741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color w:val="000000"/>
        </w:rPr>
      </w:pPr>
    </w:p>
    <w:p w14:paraId="251BD7E2" w14:textId="77777777" w:rsidR="007E1298" w:rsidRPr="009C44A9" w:rsidRDefault="00CF0FB3" w:rsidP="00A95768">
      <w:pPr>
        <w:tabs>
          <w:tab w:val="left" w:pos="7560"/>
        </w:tabs>
        <w:ind w:right="-1368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{Signer}</w:t>
      </w:r>
    </w:p>
    <w:sectPr w:rsidR="007E1298" w:rsidRPr="009C44A9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3071380" w14:textId="77777777" w:rsidR="00CA09BA" w:rsidRDefault="00CA09BA">
      <w:r>
        <w:separator/>
      </w:r>
    </w:p>
  </w:endnote>
  <w:endnote w:type="continuationSeparator" w:id="0">
    <w:p w14:paraId="2E22A709" w14:textId="77777777" w:rsidR="00CA09BA" w:rsidRDefault="00CA09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F1F31A5" w14:textId="0E256E29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CA09BA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87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A60D96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A60D96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8258105" w14:textId="35FDD825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CA09BA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86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A60D96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A60D96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4DD97F4" w14:textId="77777777" w:rsidR="00CA09BA" w:rsidRDefault="00CA09BA">
      <w:r>
        <w:separator/>
      </w:r>
    </w:p>
  </w:footnote>
  <w:footnote w:type="continuationSeparator" w:id="0">
    <w:p w14:paraId="474ABA14" w14:textId="77777777" w:rsidR="00CA09BA" w:rsidRDefault="00CA09B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CB6976D" w14:textId="77777777" w:rsidR="002D4FA4" w:rsidRDefault="002D4FA4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Haemophilus\\HaemophilusWeb\\ReportTemplates\\includes\\Kopfzeile - Kurz.docx" </w:instrText>
    </w:r>
    <w:r>
      <w:rPr>
        <w:sz w:val="12"/>
        <w:szCs w:val="12"/>
      </w:rPr>
      <w:fldChar w:fldCharType="separate"/>
    </w:r>
    <w:r w:rsidR="00CA09BA">
      <w:rPr>
        <w:noProof/>
      </w:rPr>
      <w:pict w14:anchorId="74CBDD2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2098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CA09BA">
      <w:rPr>
        <w:noProof/>
      </w:rPr>
      <w:pict w14:anchorId="4BF059CA">
        <v:shape id="_x0000_s2097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13DC00D9" w14:textId="77777777" w:rsidR="002D4FA4" w:rsidRDefault="002D4FA4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A194CE9" w14:textId="77777777" w:rsidR="002D4FA4" w:rsidRDefault="002D4FA4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37A87CCF" w14:textId="77777777" w:rsidR="002D4FA4" w:rsidRPr="00000C19" w:rsidRDefault="002D4FA4" w:rsidP="00D551B5">
    <w:pPr>
      <w:rPr>
        <w:sz w:val="12"/>
        <w:szCs w:val="12"/>
      </w:rPr>
    </w:pPr>
  </w:p>
  <w:p w14:paraId="55C8D5E8" w14:textId="77777777" w:rsidR="002D4FA4" w:rsidRPr="00000C19" w:rsidRDefault="002D4FA4" w:rsidP="00D551B5">
    <w:pPr>
      <w:rPr>
        <w:sz w:val="12"/>
        <w:szCs w:val="12"/>
      </w:rPr>
    </w:pPr>
  </w:p>
  <w:p w14:paraId="14C314C7" w14:textId="77777777" w:rsidR="008E63A1" w:rsidRPr="006F7346" w:rsidRDefault="002D4FA4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D27D666" w14:textId="77777777" w:rsidR="002D4FA4" w:rsidRDefault="002D4FA4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CA09BA">
      <w:rPr>
        <w:noProof/>
      </w:rPr>
      <w:pict w14:anchorId="5C005B22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094" type="#_x0000_t202" style="position:absolute;margin-left:364.1pt;margin-top:95pt;width:156.8pt;height:304.2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43C7AEE7" w14:textId="77777777" w:rsidR="002D4FA4" w:rsidRDefault="002D4FA4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E8DBE2A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7EC540D3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7054CA3F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FDFCCCB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7C075F7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3D7A6610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1BAA4BC8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F29F492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379878BB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6F5C62CA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4646DCD0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2791F41A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54E4970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476405CF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633FB1E9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1D991E13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16237DFF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AA550DD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631C1516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761CEEC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0E4C1D16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1904974E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602D5BA8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47223172" w14:textId="77777777"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5CFAE18" w14:textId="77777777"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B5693BB" w14:textId="77777777"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136E2B94" w14:textId="77777777"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048A7A8D" w14:textId="77777777" w:rsidR="002D4FA4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4F8C2606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CA09BA">
      <w:rPr>
        <w:noProof/>
      </w:rPr>
      <w:pict w14:anchorId="14B5032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096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CA09BA">
      <w:rPr>
        <w:noProof/>
      </w:rPr>
      <w:pict w14:anchorId="7F46431B">
        <v:shape id="Grafik 1" o:spid="_x0000_s2095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C58FC64" w14:textId="77777777" w:rsidR="002D4FA4" w:rsidRDefault="002D4FA4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CD77366" w14:textId="77777777" w:rsidR="002D4FA4" w:rsidRDefault="002D4FA4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5072FF8C" w14:textId="77777777" w:rsidR="002D4FA4" w:rsidRDefault="002D4FA4" w:rsidP="00AD2792">
    <w:pPr>
      <w:rPr>
        <w:sz w:val="12"/>
        <w:szCs w:val="12"/>
      </w:rPr>
    </w:pPr>
  </w:p>
  <w:p w14:paraId="66C2827C" w14:textId="77777777" w:rsidR="002D4FA4" w:rsidRDefault="002D4FA4" w:rsidP="00AD2792">
    <w:pPr>
      <w:pStyle w:val="Kopfzeile"/>
      <w:rPr>
        <w:sz w:val="12"/>
        <w:szCs w:val="12"/>
      </w:rPr>
    </w:pPr>
  </w:p>
  <w:p w14:paraId="4F14CD13" w14:textId="77777777" w:rsidR="002D4FA4" w:rsidRDefault="002D4FA4" w:rsidP="00AD2792">
    <w:pPr>
      <w:pStyle w:val="Kopfzeile"/>
      <w:rPr>
        <w:sz w:val="12"/>
        <w:szCs w:val="12"/>
      </w:rPr>
    </w:pPr>
  </w:p>
  <w:p w14:paraId="6C0C3FAC" w14:textId="77777777" w:rsidR="002D4FA4" w:rsidRDefault="002D4FA4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2CF3874C" w14:textId="77777777" w:rsidR="002D4FA4" w:rsidRDefault="002D4FA4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159A31F9" w14:textId="77777777" w:rsidR="002D4FA4" w:rsidRPr="00AD2792" w:rsidRDefault="002D4FA4" w:rsidP="00AD2792"/>
  <w:p w14:paraId="577BDC3F" w14:textId="77777777" w:rsidR="000B1866" w:rsidRPr="00EF6C6A" w:rsidRDefault="002D4FA4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99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68AA"/>
    <w:rsid w:val="006F7346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64655"/>
    <w:rsid w:val="00965DA0"/>
    <w:rsid w:val="00966F36"/>
    <w:rsid w:val="00974193"/>
    <w:rsid w:val="00993AE8"/>
    <w:rsid w:val="009A0D55"/>
    <w:rsid w:val="009A6FCA"/>
    <w:rsid w:val="009A7230"/>
    <w:rsid w:val="009C44A9"/>
    <w:rsid w:val="009C485F"/>
    <w:rsid w:val="009C77DD"/>
    <w:rsid w:val="009E46CF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99"/>
    <o:shapelayout v:ext="edit">
      <o:idmap v:ext="edit" data="1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61</Words>
  <Characters>2275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17</cp:revision>
  <cp:lastPrinted>2015-05-19T09:27:00Z</cp:lastPrinted>
  <dcterms:created xsi:type="dcterms:W3CDTF">2015-05-19T21:00:00Z</dcterms:created>
  <dcterms:modified xsi:type="dcterms:W3CDTF">2021-12-17T07:06:00Z</dcterms:modified>
</cp:coreProperties>
</file>